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ACEAE47" w14:textId="3D265B5A" w:rsidR="004E5487"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 – both global and local…?</w:t>
      </w:r>
    </w:p>
    <w:p w14:paraId="48EA68E1" w14:textId="72A0ACC3" w:rsidR="004E5487" w:rsidRDefault="004E5487">
      <w:r w:rsidRPr="004E5487">
        <w:t xml:space="preserve">Deforestation is accentuated in low income countries where poverty, debt, and overpopulation are high, and thus so are the demands for economic growth via agricultural commodities and other natural resource-based products </w:t>
      </w:r>
      <w:r w:rsidRPr="004E5487">
        <w:fldChar w:fldCharType="begin"/>
      </w:r>
      <w:r w:rsidR="000111C4">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Pr="004E5487">
        <w:fldChar w:fldCharType="separate"/>
      </w:r>
      <w:r w:rsidR="000111C4" w:rsidRPr="000111C4">
        <w:rPr>
          <w:rFonts w:ascii="Calibri" w:hAnsi="Calibri" w:cs="Calibri"/>
        </w:rPr>
        <w:t>(Culas 2012)</w:t>
      </w:r>
      <w:r w:rsidRPr="004E5487">
        <w:fldChar w:fldCharType="end"/>
      </w:r>
      <w:r w:rsidRPr="004E5487">
        <w:t>.</w:t>
      </w:r>
    </w:p>
    <w:p w14:paraId="14B5FFC9" w14:textId="36566135" w:rsidR="004E5487" w:rsidRDefault="004E5487">
      <w:r w:rsidRPr="004E5487">
        <w:t xml:space="preserve">Describing relationships between forest cover and macroeconomic and socioeconomic variables, rather than simply biophysical variables, is particularly important in developing countries that are undergoing social transition, as these are the conditions under which deforestation is often accelerated </w:t>
      </w:r>
      <w:r w:rsidRPr="004E5487">
        <w:fldChar w:fldCharType="begin"/>
      </w:r>
      <w:r w:rsidR="000111C4">
        <w:instrText xml:space="preserve"> ADDIN ZOTERO_ITEM CSL_CITATION {"citationID":"tlFKF8HG","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Pr="004E5487">
        <w:fldChar w:fldCharType="separate"/>
      </w:r>
      <w:r w:rsidR="000111C4" w:rsidRPr="000111C4">
        <w:rPr>
          <w:rFonts w:ascii="Calibri" w:hAnsi="Calibri" w:cs="Calibri"/>
        </w:rPr>
        <w:t>(Imai et al. 2018)</w:t>
      </w:r>
      <w:r w:rsidRPr="004E5487">
        <w:fldChar w:fldCharType="end"/>
      </w:r>
      <w:r w:rsidRPr="004E5487">
        <w:t>.</w:t>
      </w:r>
    </w:p>
    <w:p w14:paraId="783AA03A" w14:textId="050937F7" w:rsidR="004E5487" w:rsidRDefault="004E5487">
      <w:r w:rsidRPr="004E5487">
        <w:t xml:space="preserve">Successfully isolating the signals of these relationships is however, challenging, due to the complexity of social-ecological systems, the non-linear feedback loops, and the heterogeneity in system dynamics at different scales.   </w:t>
      </w:r>
      <w:r>
        <w:tab/>
      </w:r>
    </w:p>
    <w:p w14:paraId="4AC09BF0" w14:textId="77777777" w:rsidR="004E5487" w:rsidRDefault="004E5487"/>
    <w:p w14:paraId="38B3E0EB" w14:textId="63C6553B" w:rsidR="00D6664E" w:rsidRDefault="00BB17C1">
      <w:r>
        <w:t>Opening para – deforestation = bad. Drivers are complex, multifaceted and operate at different scales. Difficult to make generalisations so need specific studies to be able to make good policies and strategies.</w:t>
      </w:r>
    </w:p>
    <w:p w14:paraId="361FD827" w14:textId="73DE49EF" w:rsidR="00BB17C1" w:rsidRDefault="00BB17C1">
      <w:r>
        <w:t xml:space="preserve">Wider literature – socioeconomics and deforestation around the world, then focused on SEA and Cambodia. </w:t>
      </w:r>
    </w:p>
    <w:p w14:paraId="0D373ECB" w14:textId="0D4995C6" w:rsidR="00BB17C1" w:rsidRDefault="00BB17C1">
      <w:r>
        <w:t>Cambodia – history, economic and socioeconomic development.</w:t>
      </w:r>
    </w:p>
    <w:p w14:paraId="4DC9B2FF" w14:textId="7B9E314E" w:rsidR="00BB17C1" w:rsidRDefault="001A49B6">
      <w:r>
        <w:t>This study…</w:t>
      </w:r>
    </w:p>
    <w:p w14:paraId="5B3FE714" w14:textId="77777777" w:rsidR="00BB17C1" w:rsidRDefault="00BB17C1"/>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xml:space="preserve">). Data on economic land concessions, protected areas, and elevation (digital elevation model), and shapefiles for the country, provinces, and communes were </w:t>
      </w:r>
      <w:r w:rsidRPr="00D6664E">
        <w:lastRenderedPageBreak/>
        <w:t>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65555761"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00B0710D">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B0710D" w:rsidRPr="00B0710D">
        <w:rPr>
          <w:rFonts w:ascii="Calibri" w:hAnsi="Calibri" w:cs="Calibri"/>
          <w:highlight w:val="yellow"/>
        </w:rPr>
        <w:t>(Table x</w:t>
      </w:r>
      <w:r w:rsidR="00B0710D">
        <w:rPr>
          <w:rFonts w:ascii="Calibri" w:hAnsi="Calibri" w:cs="Calibri"/>
        </w:rPr>
        <w:t xml:space="preserve">, </w:t>
      </w:r>
      <w:r w:rsidR="00B0710D"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D6664E">
        <w:fldChar w:fldCharType="begin"/>
      </w:r>
      <w:r w:rsidR="00F34C45">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00F34C45" w:rsidRPr="00F34C45">
        <w:rPr>
          <w:rFonts w:ascii="Calibri" w:hAnsi="Calibri" w:cs="Calibri"/>
        </w:rPr>
        <w:t>(Abdullah &amp; Nakagoshi 2007; Davis et al. 2015; Xu et al. 2019)</w:t>
      </w:r>
      <w:r w:rsidRPr="00D6664E">
        <w:fldChar w:fldCharType="end"/>
      </w:r>
      <w:r w:rsidRPr="00D6664E">
        <w:t xml:space="preserve">, protected areas </w:t>
      </w:r>
      <w:r w:rsidRPr="00D6664E">
        <w:fldChar w:fldCharType="begin"/>
      </w:r>
      <w:r w:rsidR="000359C7">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0359C7" w:rsidRPr="000359C7">
        <w:rPr>
          <w:rFonts w:ascii="Calibri" w:hAnsi="Calibri" w:cs="Calibri"/>
        </w:rPr>
        <w:t>(Bonilla-Bedoya et al. 2018)</w:t>
      </w:r>
      <w:r w:rsidRPr="00D6664E">
        <w:fldChar w:fldCharType="end"/>
      </w:r>
      <w:r w:rsidRPr="00D6664E">
        <w:t xml:space="preserve">, elevation </w:t>
      </w:r>
      <w:r w:rsidRPr="00D6664E">
        <w:fldChar w:fldCharType="begin"/>
      </w:r>
      <w:r w:rsidR="000359C7">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rsidR="000359C7">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C8A6CBE" w:rsidR="00D6664E" w:rsidRPr="001E05DC" w:rsidRDefault="00D6664E" w:rsidP="00D6664E">
      <w:r w:rsidRPr="001E05DC">
        <w:t xml:space="preserve">Data from the Commune Database were at the resolution of individual village, and so the selected variables (Table </w:t>
      </w:r>
      <w:r w:rsidR="00535B36">
        <w:t>1</w:t>
      </w:r>
      <w:r w:rsidRPr="001E05DC">
        <w:t xml:space="preserve">) were aggregated to the commune and province level after error checking and cleaning (Supporting Information).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time period. </w:t>
      </w:r>
    </w:p>
    <w:p w14:paraId="59835B50" w14:textId="77777777" w:rsidR="00D6664E" w:rsidRPr="000920A2" w:rsidRDefault="00D6664E" w:rsidP="000920A2">
      <w:pPr>
        <w:rPr>
          <w:u w:val="single"/>
        </w:rPr>
      </w:pPr>
      <w:r w:rsidRPr="000920A2">
        <w:rPr>
          <w:u w:val="single"/>
        </w:rPr>
        <w:t>Commune-level models</w:t>
      </w:r>
    </w:p>
    <w:p w14:paraId="1F52ED19" w14:textId="3767CE48"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 xml:space="preserve">(Zuur et al. </w:t>
      </w:r>
      <w:r w:rsidR="000359C7" w:rsidRPr="000359C7">
        <w:rPr>
          <w:rFonts w:ascii="Calibri" w:hAnsi="Calibri" w:cs="Calibri"/>
        </w:rPr>
        <w:lastRenderedPageBreak/>
        <w:t>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MuMIn’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Bartoń 2020)</w:t>
      </w:r>
      <w:r w:rsidRPr="001E05DC">
        <w:fldChar w:fldCharType="end"/>
      </w:r>
      <w:r w:rsidRPr="001E05DC">
        <w:t>. To investigate the variation in effects between provinces, predictions were made for each variable within each commune and the 50% quantile</w:t>
      </w:r>
      <w:r w:rsidR="00535B36">
        <w:t xml:space="preserve"> (median)</w:t>
      </w:r>
      <w:r w:rsidRPr="001E05DC">
        <w:t xml:space="preserve"> from all commune-level predictions within each province was extracted as the provincial mean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Table Sx</w:t>
      </w:r>
      <w:r w:rsidRPr="001E05DC">
        <w:t>) and model comparison was done using AIC.</w:t>
      </w:r>
    </w:p>
    <w:p w14:paraId="446B4494" w14:textId="77777777" w:rsidR="00D6664E" w:rsidRPr="000920A2" w:rsidRDefault="00D6664E" w:rsidP="00D6664E">
      <w:r w:rsidRPr="000920A2">
        <w:rPr>
          <w:i/>
          <w:iCs/>
        </w:rPr>
        <w:t>Cluster analysis</w:t>
      </w:r>
    </w:p>
    <w:p w14:paraId="6232B4B6" w14:textId="0DC78A97" w:rsidR="00D6664E" w:rsidRPr="001E05DC" w:rsidRDefault="00D6664E" w:rsidP="00D6664E">
      <w:r w:rsidRPr="001E05DC">
        <w:t>Agglomerative clustering was conducted to create a typology for provinces based on the socioeconomic variables used in the analysis abo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province in itself, was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0334312A"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7777777" w:rsidR="00D6664E" w:rsidRPr="001E05DC" w:rsidRDefault="00D6664E" w:rsidP="001A26A3">
            <w:pPr>
              <w:spacing w:after="160" w:line="259" w:lineRule="auto"/>
            </w:pPr>
            <w:r w:rsidRPr="001E05DC">
              <w:t>Total population</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77777777" w:rsidR="00D6664E" w:rsidRPr="001E05DC" w:rsidRDefault="00D6664E" w:rsidP="001A26A3">
            <w:pPr>
              <w:spacing w:after="160" w:line="259" w:lineRule="auto"/>
            </w:pPr>
            <w:r w:rsidRPr="001E05DC">
              <w:t>Population density</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77777777" w:rsidR="00D6664E" w:rsidRPr="001E05DC" w:rsidRDefault="00D6664E" w:rsidP="001A26A3">
            <w:pPr>
              <w:spacing w:after="160" w:line="259" w:lineRule="auto"/>
            </w:pPr>
            <w:r w:rsidRPr="001E05DC">
              <w:t xml:space="preserve">Number indigenous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77777777" w:rsidR="00D6664E" w:rsidRPr="001E05DC" w:rsidRDefault="00D6664E" w:rsidP="001A26A3">
            <w:pPr>
              <w:spacing w:after="160" w:line="259" w:lineRule="auto"/>
            </w:pPr>
            <w:r w:rsidRPr="001E05DC">
              <w:t>Total number of people who are indigenous/ethnic minority</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77777777" w:rsidR="00D6664E" w:rsidRPr="001E05DC" w:rsidRDefault="00D6664E" w:rsidP="001A26A3">
            <w:pPr>
              <w:spacing w:after="160" w:line="259" w:lineRule="auto"/>
            </w:pPr>
            <w:r w:rsidRPr="001E05DC">
              <w:t>Males aged 6 – 24 in school</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77777777" w:rsidR="00D6664E" w:rsidRPr="001E05DC" w:rsidRDefault="00D6664E" w:rsidP="001A26A3">
            <w:pPr>
              <w:spacing w:after="160" w:line="259" w:lineRule="auto"/>
            </w:pPr>
            <w:r w:rsidRPr="001E05DC">
              <w:t>Number of adults employed in primary sector</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Kenessey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77777777" w:rsidR="00D6664E" w:rsidRPr="001E05DC" w:rsidRDefault="00D6664E" w:rsidP="001A26A3">
            <w:pPr>
              <w:spacing w:after="160" w:line="259" w:lineRule="auto"/>
            </w:pPr>
            <w:r w:rsidRPr="001E05DC">
              <w:t>Number of adults employed in secondary sector</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e.g. furniture), metal- and glass-based production, foodstuff production, plastic- and rubber-based production, textiles production (Kenessey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77777777" w:rsidR="00D6664E" w:rsidRPr="001E05DC" w:rsidRDefault="00D6664E" w:rsidP="001A26A3">
            <w:pPr>
              <w:spacing w:after="160" w:line="259" w:lineRule="auto"/>
            </w:pPr>
            <w:r w:rsidRPr="001E05DC">
              <w:t>Number of families with &lt;1ha rice land (including no rice land)</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77777777" w:rsidR="00D6664E" w:rsidRPr="001E05DC" w:rsidRDefault="00D6664E" w:rsidP="001A26A3">
            <w:pPr>
              <w:spacing w:after="160" w:line="259" w:lineRule="auto"/>
            </w:pPr>
            <w:r w:rsidRPr="001E05DC">
              <w:t>Number of families who keep pigs</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7777777" w:rsidR="00D6664E" w:rsidRPr="001E05DC" w:rsidRDefault="00D6664E" w:rsidP="001A26A3">
            <w:pPr>
              <w:spacing w:after="160" w:line="259" w:lineRule="auto"/>
            </w:pPr>
            <w:r w:rsidRPr="001E05DC">
              <w:t>Distance to nearest school</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77777777" w:rsidR="00D6664E" w:rsidRPr="001E05DC" w:rsidRDefault="00D6664E" w:rsidP="001A26A3">
            <w:pPr>
              <w:spacing w:after="160" w:line="259" w:lineRule="auto"/>
            </w:pPr>
            <w:r w:rsidRPr="001E05DC">
              <w:t>Number of families with access to waste collection</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77777777" w:rsidR="00D6664E" w:rsidRPr="001E05DC" w:rsidRDefault="00D6664E" w:rsidP="001A26A3">
            <w:pPr>
              <w:spacing w:after="160" w:line="259" w:lineRule="auto"/>
            </w:pPr>
            <w:r w:rsidRPr="001E05DC">
              <w:t>Distance to the Commune Office</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77777777" w:rsidR="00D6664E" w:rsidRPr="001E05DC" w:rsidRDefault="00D6664E" w:rsidP="001A26A3">
            <w:pPr>
              <w:spacing w:after="160" w:line="259" w:lineRule="auto"/>
            </w:pPr>
            <w:r w:rsidRPr="001E05DC">
              <w:t>Number of criminal cases</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77777777" w:rsidR="00D6664E" w:rsidRPr="001E05DC" w:rsidRDefault="00D6664E" w:rsidP="001A26A3">
            <w:pPr>
              <w:spacing w:after="160" w:line="259" w:lineRule="auto"/>
            </w:pPr>
            <w:r w:rsidRPr="001E05DC">
              <w:t>Number of land conflict cases</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7777777" w:rsidR="00D6664E" w:rsidRPr="001E05DC" w:rsidRDefault="00D6664E" w:rsidP="001A26A3">
            <w:pPr>
              <w:spacing w:after="160" w:line="259" w:lineRule="auto"/>
            </w:pPr>
            <w:r w:rsidRPr="001E05DC">
              <w:t>Number of in-migrants</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77777777" w:rsidR="00D6664E" w:rsidRPr="001E05DC" w:rsidRDefault="00D6664E" w:rsidP="001A26A3">
            <w:pPr>
              <w:spacing w:after="160" w:line="259" w:lineRule="auto"/>
            </w:pPr>
            <w:r w:rsidRPr="001E05DC">
              <w:t>Number of out-migrants</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masl)</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all of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Binary. 1 = part or all of an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77777777" w:rsidR="00D6664E" w:rsidRDefault="00D6664E" w:rsidP="00D6664E">
      <w:pPr>
        <w:rPr>
          <w:i/>
          <w:iCs/>
        </w:rPr>
      </w:pPr>
      <w:commentRangeStart w:id="0"/>
      <w:r>
        <w:rPr>
          <w:i/>
          <w:iCs/>
        </w:rPr>
        <w:t>Commune-level model</w:t>
      </w:r>
      <w:commentRangeEnd w:id="0"/>
      <w:r>
        <w:rPr>
          <w:rStyle w:val="CommentReference"/>
        </w:rPr>
        <w:commentReference w:id="0"/>
      </w:r>
    </w:p>
    <w:p w14:paraId="155BC3D0" w14:textId="77777777"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  </w:t>
      </w:r>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47562063" w14:textId="77777777" w:rsidR="0011048D" w:rsidRDefault="0011048D" w:rsidP="0011048D">
      <w:pPr>
        <w:rPr>
          <w:i/>
          <w:iCs/>
        </w:rPr>
      </w:pPr>
      <w:r>
        <w:rPr>
          <w:i/>
          <w:iCs/>
        </w:rPr>
        <w:t>Province-level model</w:t>
      </w:r>
    </w:p>
    <w:p w14:paraId="4E254E74" w14:textId="77777777"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w:t>
      </w:r>
      <w:r>
        <w:lastRenderedPageBreak/>
        <w:t xml:space="preserve">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suggesting that the majority of model variance was explained by the fixed effects. 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77777777" w:rsidR="0011048D" w:rsidRDefault="0011048D" w:rsidP="0011048D">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w:t>
      </w:r>
      <w:r>
        <w:lastRenderedPageBreak/>
        <w:t xml:space="preserve">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td.Dev</w:t>
            </w:r>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A66892">
              <w:rPr>
                <w:rFonts w:ascii="Calibri" w:eastAsia="Times New Roman" w:hAnsi="Calibri" w:cs="Calibri"/>
                <w:b/>
                <w:bCs/>
                <w:i/>
                <w:iCs/>
                <w:color w:val="000000"/>
                <w:sz w:val="20"/>
                <w:szCs w:val="20"/>
                <w:vertAlign w:val="superscript"/>
                <w:lang w:eastAsia="en-GB"/>
              </w:rPr>
              <w:t>a</w:t>
            </w:r>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In'tl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r w:rsidRPr="001168E7">
        <w:rPr>
          <w:b/>
          <w:bCs/>
          <w:sz w:val="20"/>
          <w:szCs w:val="20"/>
        </w:rPr>
        <w:t xml:space="preserve">Figure </w:t>
      </w:r>
      <w:r>
        <w:rPr>
          <w:b/>
          <w:bCs/>
          <w:sz w:val="20"/>
          <w:szCs w:val="20"/>
        </w:rPr>
        <w:t>11</w:t>
      </w:r>
      <w:r w:rsidRPr="001168E7">
        <w:rPr>
          <w:b/>
          <w:bCs/>
          <w:sz w:val="20"/>
          <w:szCs w:val="20"/>
        </w:rPr>
        <w:t xml:space="preserve">. Heatmap showing the variable values for each cluster. Variables were categorised as “v.low” if the mean (across provinces within that cluster) was below the 25% quantile for that variable across the whole country, “low” if the mean was above 25 and below 50%, “high” if the mean was above 50% but below 75%, and “v.high” if the mean was above the 75% quantile. Pax_migt_out = numbers of out-migrants, Pax_migt_in = numbers of in-migrants, land_confl = number of land conflicts, crim_case = criminal cases per capita, KM_Comm = distance to commune office, garbage = proportion of families with access to waste collection, dist_school = distance to nearest school, pig_fam = proportion of families who keep pigs, Les1_R_Land = proportion of families with no rice land, propSecSec = proportion of adults employed in the secondary sector, propPrimSec = proportion of adults employed in the primary sector, M6_24_sch = proportion of males aged 6-24 in education, prop_ind = proportion of the population that is indigenous, pop_den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2"/>
      <w:r w:rsidRPr="004874EB">
        <w:rPr>
          <w:b/>
          <w:bCs/>
          <w:sz w:val="20"/>
          <w:szCs w:val="20"/>
        </w:rPr>
        <w:t>Figure 1</w:t>
      </w:r>
      <w:r>
        <w:rPr>
          <w:b/>
          <w:bCs/>
          <w:sz w:val="20"/>
          <w:szCs w:val="20"/>
        </w:rPr>
        <w:t>2</w:t>
      </w:r>
      <w:r w:rsidRPr="004874EB">
        <w:rPr>
          <w:b/>
          <w:bCs/>
          <w:sz w:val="20"/>
          <w:szCs w:val="20"/>
        </w:rPr>
        <w:t xml:space="preserve">. </w:t>
      </w:r>
      <w:commentRangeEnd w:id="2"/>
      <w:r w:rsidR="00C73044">
        <w:rPr>
          <w:rStyle w:val="CommentReference"/>
        </w:rPr>
        <w:commentReference w:id="2"/>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masl),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r w:rsidRPr="00634903">
              <w:rPr>
                <w:sz w:val="20"/>
                <w:szCs w:val="20"/>
              </w:rPr>
              <w:t>Mondulkiri, Ratanikiri</w:t>
            </w:r>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r w:rsidRPr="00634903">
              <w:rPr>
                <w:sz w:val="20"/>
                <w:szCs w:val="20"/>
              </w:rPr>
              <w:t>Pailin</w:t>
            </w:r>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Kampong Chhnang, Kampong Speu, Kampong Thom, Kampot, Kep, Koh Kong, Kracheh, Otdar Meanchey, Preah Sihanouk, Preah Vihear, Pursat, Siem Reap, Stung Treng, Svay Rieng</w:t>
            </w:r>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10AE6EBC" w14:textId="77777777" w:rsidR="0011048D" w:rsidRDefault="0011048D" w:rsidP="0011048D"/>
    <w:p w14:paraId="5543745F" w14:textId="77777777"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r>
        <w:tab/>
      </w:r>
    </w:p>
    <w:p w14:paraId="7F053F0B" w14:textId="4A0FA540" w:rsidR="0011048D" w:rsidRDefault="0011048D" w:rsidP="0011048D">
      <w:pPr>
        <w:tabs>
          <w:tab w:val="left" w:pos="924"/>
        </w:tabs>
      </w:pPr>
    </w:p>
    <w:p w14:paraId="5D991FCB" w14:textId="075080A9" w:rsidR="0011048D" w:rsidRPr="0011048D" w:rsidRDefault="0011048D" w:rsidP="0011048D">
      <w:pPr>
        <w:tabs>
          <w:tab w:val="left" w:pos="924"/>
        </w:tabs>
        <w:sectPr w:rsidR="0011048D" w:rsidRPr="0011048D" w:rsidSect="0011048D">
          <w:pgSz w:w="11906" w:h="16838"/>
          <w:pgMar w:top="1440" w:right="1440" w:bottom="1440" w:left="1440" w:header="708" w:footer="708" w:gutter="0"/>
          <w:cols w:space="708"/>
          <w:docGrid w:linePitch="360"/>
        </w:sectPr>
      </w:pPr>
      <w:r>
        <w:tab/>
      </w:r>
    </w:p>
    <w:p w14:paraId="4289B339" w14:textId="7B414971" w:rsidR="0011048D" w:rsidRPr="0011048D" w:rsidRDefault="0011048D" w:rsidP="0011048D"/>
    <w:sectPr w:rsidR="0011048D" w:rsidRPr="0011048D" w:rsidSect="0011048D">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hilip McGowan" w:date="2021-09-23T20:29:00Z" w:initials="PM">
    <w:p w14:paraId="7D74B6CD" w14:textId="77777777" w:rsidR="00D6664E" w:rsidRDefault="00D6664E" w:rsidP="00D6664E">
      <w:pPr>
        <w:pStyle w:val="CommentText"/>
      </w:pPr>
      <w:r>
        <w:rPr>
          <w:rStyle w:val="CommentReference"/>
        </w:rPr>
        <w:annotationRef/>
      </w:r>
      <w:r>
        <w:t xml:space="preserve">Might be worth re-stating what the research question is here, rather than giving is an analytical subtitle. </w:t>
      </w:r>
    </w:p>
  </w:comment>
  <w:comment w:id="1"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2" w:author="Matthew Nuttall" w:date="2021-10-28T11:36:00Z" w:initials="MN">
    <w:p w14:paraId="1A0F7703" w14:textId="11F2CBA9" w:rsidR="00C73044" w:rsidRDefault="00C73044">
      <w:pPr>
        <w:pStyle w:val="CommentText"/>
      </w:pPr>
      <w:r>
        <w:rPr>
          <w:rStyle w:val="CommentReference"/>
        </w:rPr>
        <w:annotationRef/>
      </w:r>
      <w:r>
        <w:t>Check units for y axis for a, c, e, 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74B6CD" w15:done="0"/>
  <w15:commentEx w15:paraId="65883D35"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542F3" w16cex:dateUtc="2021-07-23T12:30: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74B6CD" w16cid:durableId="2522DFF1"/>
  <w16cid:commentId w16cid:paraId="65883D35" w16cid:durableId="24A542F3"/>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ip McGowan">
    <w15:presenceInfo w15:providerId="AD" w15:userId="S-1-5-21-1417001333-839522115-1801674531-175399"/>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920A2"/>
    <w:rsid w:val="0011048D"/>
    <w:rsid w:val="00127FD8"/>
    <w:rsid w:val="001A49B6"/>
    <w:rsid w:val="003D2547"/>
    <w:rsid w:val="004B2379"/>
    <w:rsid w:val="004E5487"/>
    <w:rsid w:val="00535B36"/>
    <w:rsid w:val="00567397"/>
    <w:rsid w:val="005760C1"/>
    <w:rsid w:val="005B33C1"/>
    <w:rsid w:val="005C65BA"/>
    <w:rsid w:val="005D1F14"/>
    <w:rsid w:val="00663A82"/>
    <w:rsid w:val="007173AE"/>
    <w:rsid w:val="00717426"/>
    <w:rsid w:val="00756D59"/>
    <w:rsid w:val="007772FF"/>
    <w:rsid w:val="007E74E7"/>
    <w:rsid w:val="008B6ED5"/>
    <w:rsid w:val="00A13D84"/>
    <w:rsid w:val="00B0710D"/>
    <w:rsid w:val="00B65CA2"/>
    <w:rsid w:val="00B91ACA"/>
    <w:rsid w:val="00BB17C1"/>
    <w:rsid w:val="00C51A4D"/>
    <w:rsid w:val="00C629EA"/>
    <w:rsid w:val="00C73044"/>
    <w:rsid w:val="00C769D9"/>
    <w:rsid w:val="00D6664E"/>
    <w:rsid w:val="00F2715A"/>
    <w:rsid w:val="00F34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5</TotalTime>
  <Pages>20</Pages>
  <Words>15670</Words>
  <Characters>89321</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7</cp:revision>
  <dcterms:created xsi:type="dcterms:W3CDTF">2021-10-26T19:13:00Z</dcterms:created>
  <dcterms:modified xsi:type="dcterms:W3CDTF">2021-11-02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VBjpdqP"/&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